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36869B05" w:rsidR="001D0236" w:rsidRDefault="001D0236" w:rsidP="001D0236">
      <w:pPr>
        <w:pStyle w:val="Title"/>
        <w:framePr w:wrap="notBeside"/>
      </w:pPr>
      <w:proofErr w:type="spellStart"/>
      <w:r>
        <w:t>DeepDeath</w:t>
      </w:r>
      <w:proofErr w:type="spellEnd"/>
      <w:r w:rsidRPr="00FC4DB0">
        <w:t xml:space="preserve">: </w:t>
      </w:r>
      <w:r>
        <w:t>Learning to Predict the Underlyi</w:t>
      </w:r>
      <w:r w:rsidR="0042500D">
        <w:t>ng Cause of Death with Big Data</w:t>
      </w:r>
      <w:bookmarkStart w:id="0" w:name="_GoBack"/>
      <w:bookmarkEnd w:id="0"/>
      <w:r>
        <w:t>*</w:t>
      </w:r>
    </w:p>
    <w:p w14:paraId="379EDB72" w14:textId="50FB6C0C"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w:t>
      </w:r>
      <w:r w:rsidR="004B2AD6">
        <w:t xml:space="preserve">A. </w:t>
      </w:r>
      <w:r>
        <w:t>B</w:t>
      </w:r>
      <w:r w:rsidR="004B2AD6">
        <w:t>raun</w:t>
      </w:r>
      <w:r>
        <w:t xml:space="preserve">, Centers for the Disease Control (CDC), and </w:t>
      </w:r>
      <w:r w:rsidRPr="00EA623D">
        <w:t>May D. Wang</w:t>
      </w:r>
      <w:r>
        <w:t xml:space="preserve">, </w:t>
      </w:r>
      <w:r>
        <w:rPr>
          <w:rStyle w:val="MemberType"/>
        </w:rPr>
        <w:t>Senior Member, IEEE</w:t>
      </w:r>
    </w:p>
    <w:p w14:paraId="6455715D" w14:textId="4CABE4FE" w:rsidR="00C2692F" w:rsidRDefault="00C2692F" w:rsidP="00DA1A52">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 xml:space="preserve">dicting health related trajectories </w:t>
      </w:r>
      <w:r w:rsidR="00150624">
        <w:t xml:space="preserve">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w:t>
      </w:r>
      <w:r w:rsidR="004B2AD6">
        <w:t>Hadoop-</w:t>
      </w:r>
      <w:r w:rsidR="00150624">
        <w:t>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Heading1"/>
        <w:spacing w:before="120" w:after="120"/>
      </w:pPr>
      <w:r>
        <w:t>I</w:t>
      </w:r>
      <w:r>
        <w:rPr>
          <w:sz w:val="16"/>
          <w:szCs w:val="16"/>
        </w:rPr>
        <w:t>NTRODUCTION</w:t>
      </w:r>
    </w:p>
    <w:p w14:paraId="1B5A85B8" w14:textId="37A49619"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054EBB6F"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77777777"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BodyText"/>
      </w:pPr>
    </w:p>
    <w:p w14:paraId="002AB2BB" w14:textId="77777777" w:rsidR="00C2692F" w:rsidRDefault="001D0236" w:rsidP="00C2692F">
      <w:pPr>
        <w:pStyle w:val="Heading1"/>
        <w:spacing w:before="120" w:after="120"/>
      </w:pPr>
      <w:r>
        <w:t>Materials and Methods</w:t>
      </w:r>
    </w:p>
    <w:p w14:paraId="0117582D" w14:textId="77777777" w:rsidR="001D0236" w:rsidRDefault="001D0236" w:rsidP="001D0236">
      <w:pPr>
        <w:pStyle w:val="Heading2"/>
        <w:keepLines/>
        <w:tabs>
          <w:tab w:val="num" w:pos="360"/>
        </w:tabs>
        <w:autoSpaceDE/>
        <w:autoSpaceDN/>
        <w:ind w:left="288" w:hanging="288"/>
      </w:pPr>
      <w:r>
        <w:t>Data source</w:t>
      </w:r>
    </w:p>
    <w:p w14:paraId="779E5837" w14:textId="77777777"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77777777" w:rsidR="001D0236" w:rsidRDefault="001D0236" w:rsidP="00566BCA">
      <w:pPr>
        <w:pStyle w:val="BodyText"/>
      </w:pPr>
      <w:r>
        <w:t xml:space="preserve">We used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BodyText"/>
      </w:pPr>
      <w:r>
        <w:rPr>
          <w:noProof/>
          <w:lang w:eastAsia="zh-TW"/>
        </w:rPr>
        <mc:AlternateContent>
          <mc:Choice Requires="wps">
            <w:drawing>
              <wp:anchor distT="0" distB="0" distL="114300" distR="114300" simplePos="0" relativeHeight="251670016" behindDoc="0" locked="0" layoutInCell="1" allowOverlap="1" wp14:anchorId="5BA5C3AD" wp14:editId="0150B418">
                <wp:simplePos x="0" y="0"/>
                <wp:positionH relativeFrom="column">
                  <wp:posOffset>22860</wp:posOffset>
                </wp:positionH>
                <wp:positionV relativeFrom="paragraph">
                  <wp:posOffset>32004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25.2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14:paraId="22AF3EA1" w14:textId="77777777"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Heading2"/>
        <w:keepLines/>
        <w:autoSpaceDE/>
        <w:autoSpaceDN/>
        <w:ind w:left="0"/>
      </w:pPr>
      <w:proofErr w:type="spellStart"/>
      <w:r>
        <w:t>DeepDeath</w:t>
      </w:r>
      <w:proofErr w:type="spellEnd"/>
    </w:p>
    <w:p w14:paraId="51A05818" w14:textId="77777777" w:rsidR="000C4642" w:rsidRDefault="00B70DD8" w:rsidP="000C4642">
      <w:pPr>
        <w:pStyle w:val="BodyText"/>
      </w:pPr>
      <w:r>
        <w:rPr>
          <w:noProof/>
          <w:lang w:eastAsia="zh-TW"/>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TW"/>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w:t>
      </w:r>
      <w:r w:rsidR="004B4919">
        <w:lastRenderedPageBreak/>
        <w:t xml:space="preserve">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SoftMax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Heading1"/>
      </w:pPr>
      <w:r w:rsidRPr="001D0236">
        <w:rPr>
          <w:smallCaps w:val="0"/>
          <w:noProof/>
          <w:lang w:eastAsia="zh-TW"/>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14:paraId="25019475" w14:textId="77777777" w:rsidR="00581157" w:rsidRPr="0001157F"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2.56% improvement in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n’t need to hand-craft features using ad-hoc rules proposed by an expert, rather,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proofErr w:type="spellStart"/>
            <w:r w:rsidRPr="006E4421">
              <w:t>DeepDeath</w:t>
            </w:r>
            <w:proofErr w:type="spellEnd"/>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proofErr w:type="spellStart"/>
            <w:r>
              <w:t>UniGram</w:t>
            </w:r>
            <w:proofErr w:type="spellEnd"/>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proofErr w:type="spellStart"/>
            <w:r>
              <w:t>BiGram</w:t>
            </w:r>
            <w:proofErr w:type="spellEnd"/>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proofErr w:type="spellStart"/>
            <w:r>
              <w:t>Uni+BiGram</w:t>
            </w:r>
            <w:proofErr w:type="spellEnd"/>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77777777" w:rsidR="00456B5C" w:rsidRDefault="00456B5C" w:rsidP="00456B5C">
      <w:pPr>
        <w:jc w:val="both"/>
      </w:pPr>
    </w:p>
    <w:p w14:paraId="721FB583" w14:textId="5B749F1A" w:rsidR="00456B5C" w:rsidRPr="001738EB" w:rsidRDefault="00150BA1" w:rsidP="00541D30">
      <w:pPr>
        <w:pStyle w:val="BodyText"/>
      </w:pPr>
      <w:r>
        <w:t xml:space="preserve">One of the big the big caveats of deep pipelines is the lack of interpretability. 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w:t>
      </w:r>
      <w:proofErr w:type="spellStart"/>
      <w:r w:rsidR="00726B25">
        <w:t>DeapDeath</w:t>
      </w:r>
      <w:proofErr w:type="spellEnd"/>
      <w:r w:rsidR="00726B25">
        <w:t xml:space="preserve"> generate. </w:t>
      </w:r>
      <w:r w:rsidR="000F32D4">
        <w:t>To this end, upon training the model, we removed the SoftMax and the drop-out layers and</w:t>
      </w:r>
      <w:r w:rsidR="00963154">
        <w:t xml:space="preserve"> applied the model to the test set and</w:t>
      </w:r>
      <w:r w:rsidR="000F32D4">
        <w:t xml:space="preserve"> stored the intermediate features that the fully 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w:t>
      </w:r>
      <w:r w:rsidR="00541D30">
        <w:t xml:space="preserve">if the </w:t>
      </w:r>
      <w:r w:rsidR="0006380A" w:rsidRPr="008F3F95">
        <w:t xml:space="preserve">ICD-10 code </w:t>
      </w:r>
      <w:r w:rsidR="00541D30">
        <w:t xml:space="preserve">for the underlying cause </w:t>
      </w:r>
      <w:r w:rsidR="0006380A" w:rsidRPr="008F3F95">
        <w:t>start</w:t>
      </w:r>
      <w:r w:rsidR="00541D30">
        <w:t>s</w:t>
      </w:r>
      <w:r w:rsidR="0006380A" w:rsidRPr="008F3F95">
        <w:t xml:space="preserve">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w:t>
      </w:r>
      <w:r w:rsidR="0006380A">
        <w:lastRenderedPageBreak/>
        <w:t xml:space="preserve">a 2D plane. Our </w:t>
      </w:r>
      <w:r w:rsidR="00E57460">
        <w:rPr>
          <w:noProof/>
          <w:lang w:eastAsia="zh-TW"/>
        </w:rPr>
        <mc:AlternateContent>
          <mc:Choice Requires="wps">
            <w:drawing>
              <wp:anchor distT="0" distB="0" distL="114300" distR="114300" simplePos="0" relativeHeight="251673088" behindDoc="1" locked="0" layoutInCell="1" allowOverlap="1" wp14:anchorId="5515441E" wp14:editId="5F52EC21">
                <wp:simplePos x="0" y="0"/>
                <wp:positionH relativeFrom="margin">
                  <wp:posOffset>38100</wp:posOffset>
                </wp:positionH>
                <wp:positionV relativeFrom="paragraph">
                  <wp:posOffset>10541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TW"/>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8.3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06380A">
        <w:t xml:space="preserve">understanding is that </w:t>
      </w:r>
      <w:r w:rsidR="00456B5C" w:rsidRPr="008F3F95">
        <w:t>the patholog</w:t>
      </w:r>
      <w:r w:rsidR="0006380A">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Heading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9F871ED" w14:textId="60414730" w:rsidR="00B17CC9" w:rsidRDefault="00B17CC9" w:rsidP="00B17CC9">
      <w:pPr>
        <w:pStyle w:val="Text"/>
        <w:spacing w:after="120" w:line="228" w:lineRule="auto"/>
        <w:ind w:firstLine="288"/>
      </w:pPr>
      <w:r w:rsidRPr="005B520E">
        <w:t xml:space="preserve">The </w:t>
      </w:r>
      <w:r>
        <w:t>authors thank Janani Venugopalan and Hang Wu for their help in preparing this manuscript.</w:t>
      </w:r>
    </w:p>
    <w:p w14:paraId="1C802013" w14:textId="77777777" w:rsidR="00B17CC9" w:rsidRDefault="00B17CC9" w:rsidP="005A5A2F">
      <w:pPr>
        <w:pStyle w:val="Text"/>
      </w:pPr>
    </w:p>
    <w:p w14:paraId="7C628CE6" w14:textId="31F613C2" w:rsidR="00C2692F" w:rsidRDefault="00C2692F">
      <w:pPr>
        <w:pStyle w:val="ReferenceHead"/>
      </w:pPr>
      <w:r>
        <w:t>References</w:t>
      </w:r>
    </w:p>
    <w:p w14:paraId="6BC449F0" w14:textId="0CE0EB81" w:rsidR="0006380A" w:rsidRPr="0006380A" w:rsidRDefault="00DE7DE9" w:rsidP="008E1460">
      <w:pPr>
        <w:pStyle w:val="EndNoteBibliography"/>
        <w:ind w:left="360" w:hanging="36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14:paraId="64557C17" w14:textId="28C4F9A5" w:rsidR="0006380A" w:rsidRPr="0006380A" w:rsidRDefault="0006380A" w:rsidP="008E1460">
      <w:pPr>
        <w:pStyle w:val="EndNoteBibliography"/>
        <w:ind w:left="360" w:hanging="36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14:paraId="3E865A98" w14:textId="02B85325" w:rsidR="0006380A" w:rsidRPr="0006380A" w:rsidRDefault="0006380A" w:rsidP="008E1460">
      <w:pPr>
        <w:pStyle w:val="EndNoteBibliography"/>
        <w:ind w:left="360" w:hanging="36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14:paraId="434E43B3" w14:textId="6825BFB7" w:rsidR="0006380A" w:rsidRPr="0006380A" w:rsidRDefault="0006380A" w:rsidP="008E1460">
      <w:pPr>
        <w:pStyle w:val="EndNoteBibliography"/>
        <w:ind w:left="360" w:hanging="36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14:paraId="2C87F2A2" w14:textId="77777777" w:rsidR="0006380A" w:rsidRPr="0006380A" w:rsidRDefault="0006380A" w:rsidP="008E1460">
      <w:pPr>
        <w:pStyle w:val="EndNoteBibliography"/>
        <w:ind w:left="360" w:hanging="36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14:paraId="76740B10" w14:textId="77777777" w:rsidR="0006380A" w:rsidRPr="0006380A" w:rsidRDefault="0006380A" w:rsidP="008E1460">
      <w:pPr>
        <w:pStyle w:val="EndNoteBibliography"/>
        <w:ind w:left="360" w:hanging="360"/>
      </w:pPr>
      <w:r w:rsidRPr="0006380A">
        <w:t>[6]</w:t>
      </w:r>
      <w:r w:rsidRPr="0006380A">
        <w:tab/>
        <w:t>C. Gordon, "Australian Bureau of Statistics, Multiple cause of death analysis. Publication 3319.0. 55.001," ed, 2003.</w:t>
      </w:r>
    </w:p>
    <w:p w14:paraId="5CD95953" w14:textId="77777777" w:rsidR="0006380A" w:rsidRPr="0006380A" w:rsidRDefault="0006380A" w:rsidP="008E1460">
      <w:pPr>
        <w:pStyle w:val="EndNoteBibliography"/>
        <w:ind w:left="360" w:hanging="36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14:paraId="1944B061" w14:textId="77777777" w:rsidR="0006380A" w:rsidRPr="0006380A" w:rsidRDefault="0006380A" w:rsidP="008E1460">
      <w:pPr>
        <w:pStyle w:val="EndNoteBibliography"/>
        <w:ind w:left="360" w:hanging="36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14:paraId="7B2F29F0" w14:textId="77777777" w:rsidR="0006380A" w:rsidRPr="0006380A" w:rsidRDefault="0006380A" w:rsidP="008E1460">
      <w:pPr>
        <w:pStyle w:val="EndNoteBibliography"/>
        <w:ind w:left="360" w:hanging="36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14:paraId="5B68DEF0" w14:textId="77777777" w:rsidR="0006380A" w:rsidRPr="0006380A" w:rsidRDefault="0006380A" w:rsidP="008E1460">
      <w:pPr>
        <w:pStyle w:val="EndNoteBibliography"/>
        <w:ind w:left="360" w:hanging="36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14:paraId="613D75AD" w14:textId="77777777" w:rsidR="0006380A" w:rsidRPr="0006380A" w:rsidRDefault="0006380A" w:rsidP="008E1460">
      <w:pPr>
        <w:pStyle w:val="EndNoteBibliography"/>
        <w:ind w:left="360" w:hanging="360"/>
      </w:pPr>
      <w:r w:rsidRPr="0006380A">
        <w:t>[11]</w:t>
      </w:r>
      <w:r w:rsidRPr="0006380A">
        <w:tab/>
        <w:t xml:space="preserve">A. Pak and P. Paroubek, "Twitter as a Corpus for Sentiment Analysis and Opinion Mining," in </w:t>
      </w:r>
      <w:r w:rsidRPr="0006380A">
        <w:rPr>
          <w:i/>
        </w:rPr>
        <w:t>LREc</w:t>
      </w:r>
      <w:r w:rsidRPr="0006380A">
        <w:t>, 2010.</w:t>
      </w:r>
    </w:p>
    <w:p w14:paraId="0DD85B8C" w14:textId="77777777" w:rsidR="0006380A" w:rsidRPr="0006380A" w:rsidRDefault="0006380A" w:rsidP="008E1460">
      <w:pPr>
        <w:pStyle w:val="EndNoteBibliography"/>
        <w:ind w:left="360" w:hanging="36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14:paraId="403CBA57" w14:textId="77777777" w:rsidR="0006380A" w:rsidRPr="0006380A" w:rsidRDefault="0006380A" w:rsidP="008E1460">
      <w:pPr>
        <w:pStyle w:val="EndNoteBibliography"/>
        <w:ind w:left="360" w:hanging="36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14:paraId="74C56316" w14:textId="77777777" w:rsidR="0006380A" w:rsidRPr="0006380A" w:rsidRDefault="0006380A" w:rsidP="008E1460">
      <w:pPr>
        <w:pStyle w:val="EndNoteBibliography"/>
        <w:ind w:left="360" w:hanging="36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14:paraId="537727C5" w14:textId="77777777" w:rsidR="0006380A" w:rsidRPr="0006380A" w:rsidRDefault="0006380A" w:rsidP="008E1460">
      <w:pPr>
        <w:pStyle w:val="EndNoteBibliography"/>
        <w:ind w:left="360" w:hanging="36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14:paraId="1D3D963F" w14:textId="77777777" w:rsidR="0006380A" w:rsidRPr="0006380A" w:rsidRDefault="0006380A" w:rsidP="008E1460">
      <w:pPr>
        <w:pStyle w:val="EndNoteBibliography"/>
        <w:ind w:left="360" w:hanging="36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14:paraId="5EB9B505" w14:textId="77777777" w:rsidR="0006380A" w:rsidRPr="0006380A" w:rsidRDefault="0006380A" w:rsidP="008E1460">
      <w:pPr>
        <w:pStyle w:val="EndNoteBibliography"/>
        <w:ind w:left="360" w:hanging="360"/>
      </w:pPr>
      <w:r w:rsidRPr="0006380A">
        <w:t>[17]</w:t>
      </w:r>
      <w:r w:rsidRPr="0006380A">
        <w:tab/>
        <w:t xml:space="preserve">Y. Park and M. Kellis, "Deep learning for regulatory genomics," </w:t>
      </w:r>
      <w:r w:rsidRPr="0006380A">
        <w:rPr>
          <w:i/>
        </w:rPr>
        <w:t xml:space="preserve">Nat Biotechnol, </w:t>
      </w:r>
      <w:r w:rsidRPr="0006380A">
        <w:t>vol. 33, pp. 825-6, 2015.</w:t>
      </w:r>
    </w:p>
    <w:p w14:paraId="15625B42" w14:textId="77777777" w:rsidR="0006380A" w:rsidRPr="0006380A" w:rsidRDefault="0006380A" w:rsidP="008E1460">
      <w:pPr>
        <w:pStyle w:val="EndNoteBibliography"/>
        <w:ind w:left="360" w:hanging="36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14:paraId="7953AFAA" w14:textId="77777777" w:rsidR="0006380A" w:rsidRPr="0006380A" w:rsidRDefault="0006380A" w:rsidP="008E1460">
      <w:pPr>
        <w:pStyle w:val="EndNoteBibliography"/>
        <w:ind w:left="360" w:hanging="36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14:paraId="1A8711E8" w14:textId="77777777" w:rsidR="0006380A" w:rsidRPr="0006380A" w:rsidRDefault="0006380A" w:rsidP="008E1460">
      <w:pPr>
        <w:pStyle w:val="EndNoteBibliography"/>
        <w:ind w:left="360" w:hanging="360"/>
      </w:pPr>
      <w:r w:rsidRPr="0006380A">
        <w:t>[20]</w:t>
      </w:r>
      <w:r w:rsidRPr="0006380A">
        <w:tab/>
        <w:t xml:space="preserve">S. Hochreiter and J. Schmidhuber, "Long short-term memory," </w:t>
      </w:r>
      <w:r w:rsidRPr="0006380A">
        <w:rPr>
          <w:i/>
        </w:rPr>
        <w:t xml:space="preserve">Neural computation, </w:t>
      </w:r>
      <w:r w:rsidRPr="0006380A">
        <w:t>vol. 9, pp. 1735-1780, 1997.</w:t>
      </w:r>
    </w:p>
    <w:p w14:paraId="4AC6C294" w14:textId="77777777" w:rsidR="0006380A" w:rsidRPr="0006380A" w:rsidRDefault="0006380A" w:rsidP="008E1460">
      <w:pPr>
        <w:pStyle w:val="EndNoteBibliography"/>
        <w:ind w:left="360" w:hanging="36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14:paraId="462384AD" w14:textId="70035223"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934AC3" w14:textId="77777777" w:rsidR="008708E1" w:rsidRDefault="008708E1">
      <w:r>
        <w:separator/>
      </w:r>
    </w:p>
  </w:endnote>
  <w:endnote w:type="continuationSeparator" w:id="0">
    <w:p w14:paraId="5B429349" w14:textId="77777777" w:rsidR="008708E1" w:rsidRDefault="00870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5FE889" w14:textId="77777777" w:rsidR="008708E1" w:rsidRDefault="008708E1"/>
  </w:footnote>
  <w:footnote w:type="continuationSeparator" w:id="0">
    <w:p w14:paraId="6D510213" w14:textId="77777777" w:rsidR="008708E1" w:rsidRDefault="008708E1">
      <w:r>
        <w:continuationSeparator/>
      </w:r>
    </w:p>
  </w:footnote>
  <w:footnote w:id="1">
    <w:p w14:paraId="4752DA84" w14:textId="77777777"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14:paraId="5095D238" w14:textId="77777777"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14:paraId="1EAE8723" w14:textId="77777777"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14:paraId="2883068F" w14:textId="50365F86" w:rsidR="0006380A" w:rsidRDefault="0006380A" w:rsidP="001D0236">
      <w:pPr>
        <w:pStyle w:val="FootnoteText"/>
      </w:pPr>
      <w:r>
        <w:t>P.</w:t>
      </w:r>
      <w:r w:rsidRPr="005E7DD5">
        <w:t xml:space="preserve"> </w:t>
      </w:r>
      <w:r w:rsidR="004B2AD6">
        <w:t xml:space="preserve">A. </w:t>
      </w:r>
      <w:r>
        <w:t>B</w:t>
      </w:r>
      <w:r w:rsidR="004B2AD6">
        <w:t>raun</w:t>
      </w:r>
      <w:r>
        <w:t xml:space="preserve">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14:paraId="459F624F" w14:textId="77777777"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otaADbrKKQ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7E8"/>
    <w:rsid w:val="003A5993"/>
    <w:rsid w:val="003D6FB4"/>
    <w:rsid w:val="003E4BB5"/>
    <w:rsid w:val="003E7634"/>
    <w:rsid w:val="00411BBD"/>
    <w:rsid w:val="004174DF"/>
    <w:rsid w:val="0042303C"/>
    <w:rsid w:val="0042500D"/>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50B6"/>
    <w:rsid w:val="00653808"/>
    <w:rsid w:val="00667735"/>
    <w:rsid w:val="00692B96"/>
    <w:rsid w:val="006A58EE"/>
    <w:rsid w:val="006B7F35"/>
    <w:rsid w:val="006C5653"/>
    <w:rsid w:val="006E4421"/>
    <w:rsid w:val="0072340F"/>
    <w:rsid w:val="00726B25"/>
    <w:rsid w:val="00736BBF"/>
    <w:rsid w:val="0078326C"/>
    <w:rsid w:val="0079461D"/>
    <w:rsid w:val="007A207E"/>
    <w:rsid w:val="007A6891"/>
    <w:rsid w:val="007C48BD"/>
    <w:rsid w:val="007C713D"/>
    <w:rsid w:val="007F61BC"/>
    <w:rsid w:val="0080390D"/>
    <w:rsid w:val="0083029B"/>
    <w:rsid w:val="00866A33"/>
    <w:rsid w:val="00866F05"/>
    <w:rsid w:val="008708E1"/>
    <w:rsid w:val="008A0045"/>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7CC9"/>
    <w:rsid w:val="00B63EE3"/>
    <w:rsid w:val="00B67B4E"/>
    <w:rsid w:val="00B70DD8"/>
    <w:rsid w:val="00B75E06"/>
    <w:rsid w:val="00BF5CD1"/>
    <w:rsid w:val="00C2692F"/>
    <w:rsid w:val="00C578F8"/>
    <w:rsid w:val="00C83EC6"/>
    <w:rsid w:val="00C92278"/>
    <w:rsid w:val="00CC4057"/>
    <w:rsid w:val="00D01553"/>
    <w:rsid w:val="00D11CC1"/>
    <w:rsid w:val="00D373BD"/>
    <w:rsid w:val="00D5304F"/>
    <w:rsid w:val="00D90EAB"/>
    <w:rsid w:val="00DA1A52"/>
    <w:rsid w:val="00DA4866"/>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DE4C2577-5172-4A3C-AF8E-E3D444816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 w:type="character" w:styleId="CommentReference">
    <w:name w:val="annotation reference"/>
    <w:basedOn w:val="DefaultParagraphFont"/>
    <w:semiHidden/>
    <w:unhideWhenUsed/>
    <w:rsid w:val="00B70DD8"/>
    <w:rPr>
      <w:sz w:val="16"/>
      <w:szCs w:val="16"/>
    </w:rPr>
  </w:style>
  <w:style w:type="paragraph" w:styleId="CommentText">
    <w:name w:val="annotation text"/>
    <w:basedOn w:val="Normal"/>
    <w:link w:val="CommentTextChar"/>
    <w:semiHidden/>
    <w:unhideWhenUsed/>
    <w:rsid w:val="00B70DD8"/>
  </w:style>
  <w:style w:type="character" w:customStyle="1" w:styleId="CommentTextChar">
    <w:name w:val="Comment Text Char"/>
    <w:basedOn w:val="DefaultParagraphFont"/>
    <w:link w:val="CommentText"/>
    <w:semiHidden/>
    <w:rsid w:val="00B70DD8"/>
  </w:style>
  <w:style w:type="paragraph" w:styleId="CommentSubject">
    <w:name w:val="annotation subject"/>
    <w:basedOn w:val="CommentText"/>
    <w:next w:val="CommentText"/>
    <w:link w:val="CommentSubjectChar"/>
    <w:semiHidden/>
    <w:unhideWhenUsed/>
    <w:rsid w:val="00B70DD8"/>
    <w:rPr>
      <w:b/>
      <w:bCs/>
    </w:rPr>
  </w:style>
  <w:style w:type="character" w:customStyle="1" w:styleId="CommentSubjectChar">
    <w:name w:val="Comment Subject Char"/>
    <w:basedOn w:val="CommentTextChar"/>
    <w:link w:val="CommentSubject"/>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jp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A3B46-81D0-4EA8-945E-A6395983C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2</TotalTime>
  <Pages>1</Pages>
  <Words>4904</Words>
  <Characters>2795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Hassanzadeh, Hamid Reza</cp:lastModifiedBy>
  <cp:revision>9</cp:revision>
  <cp:lastPrinted>2017-02-19T16:58:00Z</cp:lastPrinted>
  <dcterms:created xsi:type="dcterms:W3CDTF">2017-02-20T18:04:00Z</dcterms:created>
  <dcterms:modified xsi:type="dcterms:W3CDTF">2017-03-14T19:52:00Z</dcterms:modified>
</cp:coreProperties>
</file>